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AB32D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310EA6"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310EA6"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AB32DD">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AB32DD">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AB32DD">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AB32DD">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AB32DD">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AB32DD">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AB32DD">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AB32DD">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AB32DD">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AB32DD">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AB32DD">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AB32DD">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AB32DD">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46B0EC0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992898">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5C44D5AB"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57C5E034" w14:textId="27D443F8" w:rsidR="004A66A0" w:rsidRDefault="004A66A0" w:rsidP="004A66A0">
      <w:pPr>
        <w:pStyle w:val="Ttulo2"/>
      </w:pPr>
      <w:r>
        <w:t>O protocolo d</w:t>
      </w:r>
      <w:r w:rsidR="00765824">
        <w:t>e</w:t>
      </w:r>
      <w:r>
        <w:t xml:space="preserve"> revisã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0FEFBBE9" w:rsidR="008D579B" w:rsidRDefault="008D579B" w:rsidP="008D579B">
      <w:pPr>
        <w:numPr>
          <w:ilvl w:val="0"/>
          <w:numId w:val="33"/>
        </w:numPr>
        <w:rPr>
          <w:lang w:eastAsia="en-US"/>
        </w:rPr>
      </w:pPr>
      <w:r w:rsidRPr="008D579B">
        <w:rPr>
          <w:lang w:eastAsia="en-US"/>
        </w:rPr>
        <w:t>RecSys</w:t>
      </w:r>
    </w:p>
    <w:p w14:paraId="26AA3250" w14:textId="2287B641" w:rsidR="008D579B" w:rsidRPr="0085482E" w:rsidRDefault="008D579B" w:rsidP="008D579B">
      <w:pPr>
        <w:numPr>
          <w:ilvl w:val="0"/>
          <w:numId w:val="33"/>
        </w:numPr>
        <w:rPr>
          <w:lang w:val="en-US" w:eastAsia="en-US"/>
        </w:rPr>
      </w:pPr>
      <w:r w:rsidRPr="0085482E">
        <w:rPr>
          <w:lang w:val="en-US" w:eastAsia="en-US"/>
        </w:rPr>
        <w:t>Machine Learning</w:t>
      </w:r>
    </w:p>
    <w:p w14:paraId="703195DE" w14:textId="61281D29" w:rsidR="008D579B" w:rsidRDefault="008D579B" w:rsidP="008D579B">
      <w:pPr>
        <w:numPr>
          <w:ilvl w:val="0"/>
          <w:numId w:val="33"/>
        </w:numPr>
        <w:rPr>
          <w:lang w:eastAsia="en-US"/>
        </w:rPr>
      </w:pPr>
      <w:r w:rsidRPr="008D579B">
        <w:rPr>
          <w:lang w:eastAsia="en-US"/>
        </w:rPr>
        <w:t>Sistemas de recomendação musical</w:t>
      </w:r>
    </w:p>
    <w:p w14:paraId="5C02332F" w14:textId="562605CC" w:rsidR="008D579B" w:rsidRDefault="006676C9" w:rsidP="00687EF3">
      <w:pPr>
        <w:numPr>
          <w:ilvl w:val="0"/>
          <w:numId w:val="33"/>
        </w:numPr>
        <w:rPr>
          <w:lang w:val="en-US" w:eastAsia="en-US"/>
        </w:rPr>
      </w:pPr>
      <w:r w:rsidRPr="0085482E">
        <w:rPr>
          <w:lang w:val="en-US" w:eastAsia="en-US"/>
        </w:rPr>
        <w:t>Context-aware</w:t>
      </w:r>
    </w:p>
    <w:p w14:paraId="0BB93815" w14:textId="453823E2" w:rsidR="00CC24CC" w:rsidRDefault="00CC24CC" w:rsidP="00CC24CC">
      <w:pPr>
        <w:rPr>
          <w:lang w:val="en-US" w:eastAsia="en-US"/>
        </w:rPr>
      </w:pPr>
    </w:p>
    <w:p w14:paraId="12B874AC" w14:textId="1C3DCCB8" w:rsidR="004C6DA1" w:rsidRDefault="00CC24CC" w:rsidP="00CC24CC">
      <w:pPr>
        <w:rPr>
          <w:lang w:eastAsia="en-US"/>
        </w:rPr>
      </w:pPr>
      <w:r>
        <w:rPr>
          <w:lang w:eastAsia="en-US"/>
        </w:rPr>
        <w:tab/>
      </w:r>
      <w:r w:rsidRPr="00CC24CC">
        <w:rPr>
          <w:lang w:eastAsia="en-US"/>
        </w:rPr>
        <w:t>Para realizar a busca dos trabalhos relacionados ao foco de pesquisa da revisão</w:t>
      </w:r>
      <w:r w:rsidR="00310EA6">
        <w:rPr>
          <w:lang w:eastAsia="en-US"/>
        </w:rPr>
        <w:t xml:space="preserve">, </w:t>
      </w:r>
      <w:r w:rsidR="00310EA6">
        <w:rPr>
          <w:lang w:eastAsia="en-US"/>
        </w:rPr>
        <w:t>por indicação dos orientadores desse trabalho</w:t>
      </w:r>
      <w:r w:rsidR="00936FA8">
        <w:rPr>
          <w:lang w:eastAsia="en-US"/>
        </w:rPr>
        <w:t xml:space="preserve">, será utilizado </w:t>
      </w:r>
      <w:r w:rsidR="00C629BC">
        <w:rPr>
          <w:lang w:eastAsia="en-US"/>
        </w:rPr>
        <w:t>o motor de busca da</w:t>
      </w:r>
      <w:r w:rsidR="00936FA8">
        <w:rPr>
          <w:lang w:eastAsia="en-US"/>
        </w:rPr>
        <w:t xml:space="preserve"> ACM (</w:t>
      </w:r>
      <w:hyperlink r:id="rId10" w:history="1">
        <w:r w:rsidR="00936FA8" w:rsidRPr="00411632">
          <w:rPr>
            <w:rStyle w:val="Hyperlink"/>
            <w:lang w:eastAsia="en-US"/>
          </w:rPr>
          <w:t>https://dl.acm.org/</w:t>
        </w:r>
      </w:hyperlink>
      <w:r w:rsidR="00936FA8">
        <w:rPr>
          <w:lang w:eastAsia="en-US"/>
        </w:rPr>
        <w:t>)</w:t>
      </w:r>
      <w:r w:rsidR="00720ABD">
        <w:rPr>
          <w:lang w:eastAsia="en-US"/>
        </w:rPr>
        <w:t xml:space="preserve">, o qual permite realizar </w:t>
      </w:r>
      <w:r w:rsidR="00E645BB">
        <w:rPr>
          <w:lang w:eastAsia="en-US"/>
        </w:rPr>
        <w:t>pesquisas</w:t>
      </w:r>
      <w:r w:rsidR="00720ABD">
        <w:rPr>
          <w:lang w:eastAsia="en-US"/>
        </w:rPr>
        <w:t xml:space="preserve"> avançadas a partir da linguagem desenvolvida pela ACM e dos filtros disponíveis na </w:t>
      </w:r>
      <w:r w:rsidR="00E645BB">
        <w:rPr>
          <w:lang w:eastAsia="en-US"/>
        </w:rPr>
        <w:t>busca</w:t>
      </w:r>
      <w:r w:rsidR="00E61BDD">
        <w:rPr>
          <w:lang w:eastAsia="en-US"/>
        </w:rPr>
        <w:t>.</w:t>
      </w:r>
      <w:r w:rsidR="004E28B1">
        <w:rPr>
          <w:lang w:eastAsia="en-US"/>
        </w:rPr>
        <w:t xml:space="preserve"> </w:t>
      </w:r>
      <w:r w:rsidR="004E28B1">
        <w:rPr>
          <w:lang w:eastAsia="en-US"/>
        </w:rPr>
        <w:fldChar w:fldCharType="begin" w:fldLock="1"/>
      </w:r>
      <w:r w:rsidR="004E28B1">
        <w:rPr>
          <w:lang w:eastAsia="en-US"/>
        </w:rP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operties":{"noteIndex":0},"schema":"https://github.com/citation-style-language/schema/raw/master/csl-citation.json"}</w:instrText>
      </w:r>
      <w:r w:rsidR="004E28B1">
        <w:rPr>
          <w:lang w:eastAsia="en-US"/>
        </w:rPr>
        <w:fldChar w:fldCharType="separate"/>
      </w:r>
      <w:r w:rsidR="004E28B1" w:rsidRPr="004E28B1">
        <w:rPr>
          <w:noProof/>
          <w:lang w:eastAsia="en-US"/>
        </w:rPr>
        <w:t>(ACM, 2020)</w:t>
      </w:r>
      <w:r w:rsidR="004E28B1">
        <w:rPr>
          <w:lang w:eastAsia="en-US"/>
        </w:rPr>
        <w:fldChar w:fldCharType="end"/>
      </w:r>
    </w:p>
    <w:p w14:paraId="15C57144" w14:textId="00851DC3" w:rsidR="00CC24CC" w:rsidRDefault="004C6DA1" w:rsidP="00CC24CC">
      <w:pPr>
        <w:rPr>
          <w:lang w:eastAsia="en-US"/>
        </w:rPr>
      </w:pPr>
      <w:r>
        <w:rPr>
          <w:lang w:eastAsia="en-US"/>
        </w:rPr>
        <w:tab/>
      </w:r>
      <w:r w:rsidR="00AB5053">
        <w:rPr>
          <w:lang w:eastAsia="en-US"/>
        </w:rPr>
        <w:t xml:space="preserve">  </w:t>
      </w:r>
      <w:r>
        <w:rPr>
          <w:lang w:eastAsia="en-US"/>
        </w:rPr>
        <w:t xml:space="preserve">Além das fontes, será desenvolvido uma </w:t>
      </w:r>
      <w:proofErr w:type="spellStart"/>
      <w:r w:rsidRPr="00B42753">
        <w:rPr>
          <w:i/>
          <w:iCs w:val="0"/>
          <w:lang w:eastAsia="en-US"/>
        </w:rPr>
        <w:t>string</w:t>
      </w:r>
      <w:proofErr w:type="spellEnd"/>
      <w:r>
        <w:rPr>
          <w:lang w:eastAsia="en-US"/>
        </w:rPr>
        <w:t xml:space="preserve"> de busca, para </w:t>
      </w:r>
      <w:r w:rsidR="007D49DC">
        <w:rPr>
          <w:lang w:eastAsia="en-US"/>
        </w:rPr>
        <w:t>filtrar por</w:t>
      </w:r>
      <w:r>
        <w:rPr>
          <w:lang w:eastAsia="en-US"/>
        </w:rPr>
        <w:t xml:space="preserve"> </w:t>
      </w:r>
      <w:r w:rsidR="00533066">
        <w:rPr>
          <w:lang w:eastAsia="en-US"/>
        </w:rPr>
        <w:t>estudos</w:t>
      </w:r>
      <w:r>
        <w:rPr>
          <w:lang w:eastAsia="en-US"/>
        </w:rPr>
        <w:t xml:space="preserve"> que estejam de acordo com o foco de pesquisa do trabalho. Pois, existem </w:t>
      </w:r>
      <w:r w:rsidR="000F4E17">
        <w:rPr>
          <w:lang w:eastAsia="en-US"/>
        </w:rPr>
        <w:t>muitos</w:t>
      </w:r>
      <w:r>
        <w:rPr>
          <w:lang w:eastAsia="en-US"/>
        </w:rPr>
        <w:t xml:space="preserve"> artigos</w:t>
      </w:r>
      <w:r w:rsidR="000E38E4">
        <w:rPr>
          <w:lang w:eastAsia="en-US"/>
        </w:rPr>
        <w:t xml:space="preserve"> e diversas áreas de </w:t>
      </w:r>
      <w:r w:rsidR="0009495C">
        <w:rPr>
          <w:lang w:eastAsia="en-US"/>
        </w:rPr>
        <w:t>pesquisa</w:t>
      </w:r>
      <w:r w:rsidR="000E38E4">
        <w:rPr>
          <w:lang w:eastAsia="en-US"/>
        </w:rPr>
        <w:t xml:space="preserve"> </w:t>
      </w:r>
      <w:r>
        <w:rPr>
          <w:lang w:eastAsia="en-US"/>
        </w:rPr>
        <w:t>relacionad</w:t>
      </w:r>
      <w:r w:rsidR="00F35A56">
        <w:rPr>
          <w:lang w:eastAsia="en-US"/>
        </w:rPr>
        <w:t>as</w:t>
      </w:r>
      <w:r>
        <w:rPr>
          <w:lang w:eastAsia="en-US"/>
        </w:rPr>
        <w:t xml:space="preserve"> </w:t>
      </w:r>
      <w:r w:rsidR="000E38E4">
        <w:rPr>
          <w:lang w:eastAsia="en-US"/>
        </w:rPr>
        <w:t>aos</w:t>
      </w:r>
      <w:r>
        <w:rPr>
          <w:lang w:eastAsia="en-US"/>
        </w:rPr>
        <w:t xml:space="preserve"> sistemas de recomendação musical</w:t>
      </w:r>
      <w:r w:rsidR="00363B83">
        <w:rPr>
          <w:lang w:eastAsia="en-US"/>
        </w:rPr>
        <w:t xml:space="preserve">, então, para realizar uma busca mais voltada ao foco, </w:t>
      </w:r>
      <w:r w:rsidR="00FB7A79">
        <w:rPr>
          <w:lang w:eastAsia="en-US"/>
        </w:rPr>
        <w:t>será</w:t>
      </w:r>
      <w:r w:rsidR="00363B83">
        <w:rPr>
          <w:lang w:eastAsia="en-US"/>
        </w:rPr>
        <w:t xml:space="preserve"> utilizada a seguinte</w:t>
      </w:r>
      <w:r w:rsidR="002736FC">
        <w:rPr>
          <w:lang w:eastAsia="en-US"/>
        </w:rPr>
        <w:t xml:space="preserve"> </w:t>
      </w:r>
      <w:proofErr w:type="spellStart"/>
      <w:r w:rsidR="002736FC" w:rsidRPr="00B42753">
        <w:rPr>
          <w:i/>
          <w:iCs w:val="0"/>
          <w:lang w:eastAsia="en-US"/>
        </w:rPr>
        <w:t>string</w:t>
      </w:r>
      <w:proofErr w:type="spellEnd"/>
      <w:r w:rsidR="002736FC">
        <w:rPr>
          <w:lang w:eastAsia="en-US"/>
        </w:rPr>
        <w:t xml:space="preserve"> de busca</w:t>
      </w:r>
      <w:r w:rsidR="00FB7A79">
        <w:rPr>
          <w:lang w:eastAsia="en-US"/>
        </w:rPr>
        <w:t>:</w:t>
      </w:r>
    </w:p>
    <w:p w14:paraId="2AED68E7" w14:textId="503ED746" w:rsidR="00E974DB" w:rsidRDefault="00CD5882" w:rsidP="00B42753">
      <w:pPr>
        <w:rPr>
          <w:lang w:val="en-US" w:eastAsia="en-US"/>
        </w:rPr>
      </w:pPr>
      <w:r>
        <w:rPr>
          <w:lang w:val="en-US" w:eastAsia="en-US"/>
        </w:rPr>
        <w:lastRenderedPageBreak/>
        <w:t>(</w:t>
      </w:r>
      <w:r w:rsidRPr="00CD5882">
        <w:rPr>
          <w:lang w:val="en-US" w:eastAsia="en-US"/>
        </w:rPr>
        <w:t>(“RecSys” OR “recommender systems” OR “machine learning”) AND (“music” OR “musical” OR “song” OR “playlist”) AND (“behavioral context” OR “environmental context” OR “context-aware” OR “HCI” OR “human computer interaction” OR “emotion” OR “pleasure”)</w:t>
      </w:r>
      <w:r>
        <w:rPr>
          <w:lang w:val="en-US" w:eastAsia="en-US"/>
        </w:rPr>
        <w:t>)</w:t>
      </w:r>
    </w:p>
    <w:p w14:paraId="15D58142" w14:textId="361C4CB3" w:rsidR="0074777A" w:rsidRDefault="0074777A" w:rsidP="0074777A">
      <w:pPr>
        <w:pStyle w:val="Ttulo2"/>
        <w:rPr>
          <w:lang w:val="en-US"/>
        </w:rPr>
      </w:pPr>
      <w:r w:rsidRPr="0074777A">
        <w:rPr>
          <w:lang w:val="en-US"/>
        </w:rPr>
        <w:t>PROCURA NOS MOTORES DE BUSCA</w:t>
      </w:r>
    </w:p>
    <w:p w14:paraId="565BD62B" w14:textId="50AB9B96" w:rsidR="00B15B79" w:rsidRDefault="006874EC" w:rsidP="009A3E26">
      <w:r>
        <w:rPr>
          <w:lang w:eastAsia="en-US"/>
        </w:rPr>
        <w:tab/>
      </w:r>
      <w:r w:rsidR="00275D20">
        <w:rPr>
          <w:lang w:eastAsia="en-US"/>
        </w:rPr>
        <w:t xml:space="preserve">No dia 28/04/2020 </w:t>
      </w:r>
      <w:r w:rsidR="00127E72">
        <w:rPr>
          <w:lang w:eastAsia="en-US"/>
        </w:rPr>
        <w:t>f</w:t>
      </w:r>
      <w:r w:rsidR="00A478F0" w:rsidRPr="00A478F0">
        <w:rPr>
          <w:lang w:eastAsia="en-US"/>
        </w:rPr>
        <w:t xml:space="preserve">oi realizado a </w:t>
      </w:r>
      <w:r>
        <w:rPr>
          <w:lang w:eastAsia="en-US"/>
        </w:rPr>
        <w:t>pesquisa</w:t>
      </w:r>
      <w:r w:rsidR="00A478F0" w:rsidRPr="00A478F0">
        <w:rPr>
          <w:lang w:eastAsia="en-US"/>
        </w:rPr>
        <w:t xml:space="preserve"> n</w:t>
      </w:r>
      <w:r w:rsidR="00A478F0">
        <w:rPr>
          <w:lang w:eastAsia="en-US"/>
        </w:rPr>
        <w:t>o</w:t>
      </w:r>
      <w:r w:rsidR="007B3596">
        <w:rPr>
          <w:lang w:eastAsia="en-US"/>
        </w:rPr>
        <w:t xml:space="preserve"> motor de busca </w:t>
      </w:r>
      <w:r w:rsidR="00A478F0">
        <w:rPr>
          <w:lang w:eastAsia="en-US"/>
        </w:rPr>
        <w:t>apresentado</w:t>
      </w:r>
      <w:r>
        <w:rPr>
          <w:lang w:eastAsia="en-US"/>
        </w:rPr>
        <w:t xml:space="preserve"> a partir da </w:t>
      </w:r>
      <w:proofErr w:type="spellStart"/>
      <w:r w:rsidRPr="00BC0A63">
        <w:rPr>
          <w:i/>
          <w:iCs w:val="0"/>
          <w:lang w:eastAsia="en-US"/>
        </w:rPr>
        <w:t>string</w:t>
      </w:r>
      <w:proofErr w:type="spellEnd"/>
      <w:r>
        <w:rPr>
          <w:lang w:eastAsia="en-US"/>
        </w:rPr>
        <w:t xml:space="preserve"> de busca pré</w:t>
      </w:r>
      <w:r w:rsidR="008577C2">
        <w:rPr>
          <w:lang w:eastAsia="en-US"/>
        </w:rPr>
        <w:t>-</w:t>
      </w:r>
      <w:r>
        <w:rPr>
          <w:lang w:eastAsia="en-US"/>
        </w:rPr>
        <w:t>definida anteriormente.</w:t>
      </w:r>
      <w:r w:rsidR="00531803">
        <w:rPr>
          <w:lang w:eastAsia="en-US"/>
        </w:rPr>
        <w:t xml:space="preserve"> As Figura 1</w:t>
      </w:r>
      <w:r w:rsidR="00D80A53">
        <w:rPr>
          <w:lang w:eastAsia="en-US"/>
        </w:rPr>
        <w:t xml:space="preserve"> e 2</w:t>
      </w:r>
      <w:r w:rsidR="00531803">
        <w:rPr>
          <w:lang w:eastAsia="en-US"/>
        </w:rPr>
        <w:t xml:space="preserve"> ilustram esse processo.</w:t>
      </w:r>
      <w:r w:rsidR="00F13431">
        <w:rPr>
          <w:lang w:eastAsia="en-US"/>
        </w:rPr>
        <w:t xml:space="preserve"> Todos trouxeram resultados pertinentes ao trabalho</w:t>
      </w:r>
      <w:r w:rsidR="00F5664D">
        <w:rPr>
          <w:lang w:eastAsia="en-US"/>
        </w:rPr>
        <w:t xml:space="preserve"> logo na primeira </w:t>
      </w:r>
      <w:r w:rsidR="00C7667F">
        <w:rPr>
          <w:lang w:eastAsia="en-US"/>
        </w:rPr>
        <w:t>página</w:t>
      </w:r>
      <w:r w:rsidR="00F5664D">
        <w:rPr>
          <w:lang w:eastAsia="en-US"/>
        </w:rPr>
        <w:t xml:space="preserve"> da aplicação.</w:t>
      </w:r>
      <w:r w:rsidR="000500A2">
        <w:rPr>
          <w:lang w:eastAsia="en-US"/>
        </w:rPr>
        <w:t xml:space="preserve"> </w:t>
      </w:r>
      <w:r w:rsidR="00D80A53">
        <w:rPr>
          <w:lang w:eastAsia="en-US"/>
        </w:rPr>
        <w:t>A quantidade de resultados apresentados na</w:t>
      </w:r>
      <w:r w:rsidR="000500A2">
        <w:rPr>
          <w:lang w:eastAsia="en-US"/>
        </w:rPr>
        <w:t xml:space="preserve"> ACM </w:t>
      </w:r>
      <w:r w:rsidR="00D80A53">
        <w:rPr>
          <w:lang w:eastAsia="en-US"/>
        </w:rPr>
        <w:t>foram</w:t>
      </w:r>
      <w:r w:rsidR="000500A2">
        <w:rPr>
          <w:lang w:eastAsia="en-US"/>
        </w:rPr>
        <w:t xml:space="preserve"> </w:t>
      </w:r>
      <w:r w:rsidR="000500A2" w:rsidRPr="000500A2">
        <w:rPr>
          <w:lang w:eastAsia="en-US"/>
        </w:rPr>
        <w:t>46</w:t>
      </w:r>
      <w:r w:rsidR="000500A2">
        <w:rPr>
          <w:lang w:eastAsia="en-US"/>
        </w:rPr>
        <w:t>.</w:t>
      </w:r>
      <w:r w:rsidR="000500A2" w:rsidRPr="000500A2">
        <w:rPr>
          <w:lang w:eastAsia="en-US"/>
        </w:rPr>
        <w:t>568</w:t>
      </w:r>
      <w:r w:rsidR="000500A2">
        <w:rPr>
          <w:lang w:eastAsia="en-US"/>
        </w:rPr>
        <w:t xml:space="preserve"> trabalho</w:t>
      </w:r>
      <w:r w:rsidR="00D80A53">
        <w:rPr>
          <w:lang w:eastAsia="en-US"/>
        </w:rPr>
        <w:t>s</w:t>
      </w:r>
      <w:r w:rsidR="003C5B9A">
        <w:rPr>
          <w:lang w:eastAsia="en-US"/>
        </w:rPr>
        <w:t xml:space="preserve"> relacionados a </w:t>
      </w:r>
      <w:proofErr w:type="spellStart"/>
      <w:r w:rsidR="003C5B9A" w:rsidRPr="00D91121">
        <w:rPr>
          <w:i/>
          <w:iCs w:val="0"/>
          <w:lang w:eastAsia="en-US"/>
        </w:rPr>
        <w:t>string</w:t>
      </w:r>
      <w:proofErr w:type="spellEnd"/>
      <w:r w:rsidR="003C5B9A">
        <w:rPr>
          <w:lang w:eastAsia="en-US"/>
        </w:rPr>
        <w:t xml:space="preserve"> de busca</w:t>
      </w:r>
      <w:r w:rsidR="000500A2">
        <w:rPr>
          <w:lang w:eastAsia="en-US"/>
        </w:rPr>
        <w:t>.</w:t>
      </w:r>
    </w:p>
    <w:p w14:paraId="649E6527" w14:textId="77777777" w:rsidR="009A3E26" w:rsidRDefault="00B15B79" w:rsidP="009A3E26">
      <w:pPr>
        <w:keepNext/>
        <w:jc w:val="center"/>
      </w:pPr>
      <w:r>
        <w:rPr>
          <w:noProof/>
        </w:rPr>
        <w:drawing>
          <wp:inline distT="0" distB="0" distL="0" distR="0" wp14:anchorId="608CFF11" wp14:editId="49DD2631">
            <wp:extent cx="4739225" cy="2819400"/>
            <wp:effectExtent l="0" t="0" r="444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3306" cy="2821828"/>
                    </a:xfrm>
                    <a:prstGeom prst="rect">
                      <a:avLst/>
                    </a:prstGeom>
                  </pic:spPr>
                </pic:pic>
              </a:graphicData>
            </a:graphic>
          </wp:inline>
        </w:drawing>
      </w:r>
    </w:p>
    <w:p w14:paraId="08CBB443" w14:textId="1A233EA0" w:rsidR="00B15B79" w:rsidRDefault="009A3E26" w:rsidP="009A3E26">
      <w:pPr>
        <w:pStyle w:val="Legenda"/>
        <w:jc w:val="center"/>
      </w:pPr>
      <w:r>
        <w:t xml:space="preserve">Figura </w:t>
      </w:r>
      <w:fldSimple w:instr=" SEQ Figura \* ARABIC ">
        <w:r>
          <w:rPr>
            <w:noProof/>
          </w:rPr>
          <w:t>1</w:t>
        </w:r>
      </w:fldSimple>
      <w:r>
        <w:t xml:space="preserve"> </w:t>
      </w:r>
      <w:r w:rsidRPr="009D5C47">
        <w:t xml:space="preserve">Busca utilizando a </w:t>
      </w:r>
      <w:proofErr w:type="spellStart"/>
      <w:r w:rsidRPr="009D5C47">
        <w:t>string</w:t>
      </w:r>
      <w:proofErr w:type="spellEnd"/>
      <w:r w:rsidRPr="009D5C47">
        <w:t xml:space="preserve"> no motor ACM (</w:t>
      </w:r>
      <w:proofErr w:type="spellStart"/>
      <w:r w:rsidRPr="009D5C47">
        <w:t>proprio</w:t>
      </w:r>
      <w:proofErr w:type="spellEnd"/>
      <w:r w:rsidRPr="009D5C47">
        <w:t>, 2020)</w:t>
      </w:r>
    </w:p>
    <w:p w14:paraId="610807AF" w14:textId="607BEBA7" w:rsidR="00006881" w:rsidRPr="00A478F0" w:rsidRDefault="00006881" w:rsidP="0074777A">
      <w:pPr>
        <w:rPr>
          <w:lang w:eastAsia="en-US"/>
        </w:rPr>
      </w:pPr>
      <w:r>
        <w:rPr>
          <w:lang w:eastAsia="en-US"/>
        </w:rPr>
        <w:tab/>
        <w:t xml:space="preserve">A quantidade de trabalhos encontrados na ACM relacionados a </w:t>
      </w:r>
      <w:proofErr w:type="spellStart"/>
      <w:r w:rsidRPr="000500A2">
        <w:rPr>
          <w:i/>
          <w:iCs w:val="0"/>
          <w:lang w:eastAsia="en-US"/>
        </w:rPr>
        <w:t>string</w:t>
      </w:r>
      <w:proofErr w:type="spellEnd"/>
      <w:r>
        <w:rPr>
          <w:lang w:eastAsia="en-US"/>
        </w:rPr>
        <w:t xml:space="preserve"> de busca foi muito alta, isso devido a ela possuir uma grande comunidade relacionado a área de RecSys, com diversas </w:t>
      </w:r>
      <w:r w:rsidR="00992898">
        <w:rPr>
          <w:lang w:eastAsia="en-US"/>
        </w:rPr>
        <w:t>conferências</w:t>
      </w:r>
      <w:r>
        <w:rPr>
          <w:lang w:eastAsia="en-US"/>
        </w:rPr>
        <w:t xml:space="preserve"> e eventos relacionados a área.</w:t>
      </w:r>
      <w:r w:rsidR="0048499C">
        <w:rPr>
          <w:lang w:eastAsia="en-US"/>
        </w:rPr>
        <w:t xml:space="preserve"> </w:t>
      </w:r>
      <w:r w:rsidR="00992898">
        <w:rPr>
          <w:lang w:eastAsia="en-US"/>
        </w:rPr>
        <w:fldChar w:fldCharType="begin" w:fldLock="1"/>
      </w:r>
      <w:r w:rsidR="004E28B1">
        <w:rPr>
          <w:lang w:eastAsia="en-US"/>
        </w:rP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rPr>
          <w:lang w:eastAsia="en-US"/>
        </w:rPr>
        <w:fldChar w:fldCharType="separate"/>
      </w:r>
      <w:r w:rsidR="00992898" w:rsidRPr="00992898">
        <w:rPr>
          <w:noProof/>
          <w:lang w:eastAsia="en-US"/>
        </w:rPr>
        <w:t>(ACM RECSYS COMMUNITY., 2020)</w:t>
      </w:r>
      <w:r w:rsidR="00992898">
        <w:rPr>
          <w:lang w:eastAsia="en-US"/>
        </w:rPr>
        <w:fldChar w:fldCharType="end"/>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lastRenderedPageBreak/>
        <w:tab/>
      </w:r>
      <w:r w:rsidR="00EE2977">
        <w:rPr>
          <w:lang w:eastAsia="en-US"/>
        </w:rPr>
        <w:t xml:space="preserve">Nesse artigo é apresentado uma técnica a partir da </w:t>
      </w:r>
      <w:proofErr w:type="spellStart"/>
      <w:r w:rsidR="00DE310A" w:rsidRPr="008B49B9">
        <w:rPr>
          <w:i/>
          <w:iCs w:val="0"/>
          <w:lang w:eastAsia="en-US"/>
        </w:rPr>
        <w:t>factorization</w:t>
      </w:r>
      <w:proofErr w:type="spellEnd"/>
      <w:r w:rsidR="00DE310A" w:rsidRPr="008B49B9">
        <w:rPr>
          <w:i/>
          <w:iCs w:val="0"/>
          <w:lang w:eastAsia="en-US"/>
        </w:rPr>
        <w:t xml:space="preserve"> </w:t>
      </w:r>
      <w:proofErr w:type="spellStart"/>
      <w:r w:rsidR="00DE310A" w:rsidRPr="008B49B9">
        <w:rPr>
          <w:i/>
          <w:iCs w:val="0"/>
          <w:lang w:eastAsia="en-US"/>
        </w:rPr>
        <w:t>machines</w:t>
      </w:r>
      <w:proofErr w:type="spellEnd"/>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8B49B9">
        <w:rPr>
          <w:lang w:eastAsia="en-US"/>
        </w:rPr>
        <w:t>Sounds</w:t>
      </w:r>
      <w:proofErr w:type="spellEnd"/>
      <w:r w:rsidR="00D3691D" w:rsidRPr="008B49B9">
        <w:rPr>
          <w:lang w:eastAsia="en-US"/>
        </w:rPr>
        <w:t xml:space="preserve"> </w:t>
      </w:r>
      <w:proofErr w:type="spellStart"/>
      <w:r w:rsidR="00D3691D" w:rsidRPr="008B49B9">
        <w:rPr>
          <w:lang w:eastAsia="en-US"/>
        </w:rPr>
        <w:t>of</w:t>
      </w:r>
      <w:proofErr w:type="spellEnd"/>
      <w:r w:rsidR="00D3691D" w:rsidRPr="008B49B9">
        <w:rPr>
          <w:lang w:eastAsia="en-US"/>
        </w:rPr>
        <w:t xml:space="preserve">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proofErr w:type="spellStart"/>
      <w:r w:rsidR="00BA5F0F" w:rsidRPr="008B49B9">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 xml:space="preserve">Neste livro é apresentado um capítulo tratando sobre os sistemas de recomendação na área musical (Capitulo 13 - Music </w:t>
      </w:r>
      <w:proofErr w:type="spellStart"/>
      <w:r w:rsidR="008B49B9">
        <w:rPr>
          <w:lang w:eastAsia="en-US"/>
        </w:rPr>
        <w:t>Recommender</w:t>
      </w:r>
      <w:proofErr w:type="spellEnd"/>
      <w:r w:rsidR="008B49B9">
        <w:rPr>
          <w:lang w:eastAsia="en-US"/>
        </w:rPr>
        <w:t xml:space="preserve"> Systems), nele é abordado recomendações baseadas no conteúdo, modelo hibrido de recomendação, geração automática de playlist, </w:t>
      </w:r>
      <w:proofErr w:type="spellStart"/>
      <w:r w:rsidR="008B49B9">
        <w:rPr>
          <w:lang w:eastAsia="en-US"/>
        </w:rPr>
        <w:t>data-</w:t>
      </w:r>
      <w:r w:rsidR="008B49B9">
        <w:rPr>
          <w:lang w:eastAsia="en-US"/>
        </w:rPr>
        <w:lastRenderedPageBreak/>
        <w:t>sets</w:t>
      </w:r>
      <w:proofErr w:type="spellEnd"/>
      <w:r w:rsidR="008B49B9">
        <w:rPr>
          <w:lang w:eastAsia="en-US"/>
        </w:rPr>
        <w:t xml:space="preserve"> e avaliação, mas o principal tópico que </w:t>
      </w:r>
      <w:proofErr w:type="spellStart"/>
      <w:r w:rsidR="008B49B9">
        <w:rPr>
          <w:lang w:eastAsia="en-US"/>
        </w:rPr>
        <w:t>sera</w:t>
      </w:r>
      <w:proofErr w:type="spellEnd"/>
      <w:r w:rsidR="008B49B9">
        <w:rPr>
          <w:lang w:eastAsia="en-US"/>
        </w:rPr>
        <w:t xml:space="preserve">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2"/>
          <w:headerReference w:type="first" r:id="rId13"/>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6C1E7D">
      <w:pPr>
        <w:pStyle w:val="Ttulo1-semnumerao"/>
      </w:pPr>
      <w:bookmarkStart w:id="25" w:name="_Toc38567269"/>
      <w:r w:rsidRPr="00310EA6">
        <w:lastRenderedPageBreak/>
        <w:t>Referências Bibliográficas</w:t>
      </w:r>
      <w:bookmarkEnd w:id="25"/>
    </w:p>
    <w:p w14:paraId="2024B365" w14:textId="36509731" w:rsidR="004E28B1" w:rsidRPr="004E28B1" w:rsidRDefault="00C648F5" w:rsidP="004E28B1">
      <w:pPr>
        <w:widowControl w:val="0"/>
        <w:autoSpaceDE w:val="0"/>
        <w:autoSpaceDN w:val="0"/>
        <w:adjustRightInd w:val="0"/>
        <w:spacing w:before="120" w:after="120" w:line="240" w:lineRule="auto"/>
        <w:rPr>
          <w:noProof/>
        </w:rPr>
      </w:pPr>
      <w:r>
        <w:fldChar w:fldCharType="begin" w:fldLock="1"/>
      </w:r>
      <w:r w:rsidRPr="00310EA6">
        <w:instrText xml:space="preserve">ADDIN Mendeley Bibliography CSL_BIBLIOGRAPHY </w:instrText>
      </w:r>
      <w:r>
        <w:fldChar w:fldCharType="separate"/>
      </w:r>
      <w:r w:rsidR="004E28B1" w:rsidRPr="004E28B1">
        <w:rPr>
          <w:noProof/>
        </w:rPr>
        <w:t xml:space="preserve">ACM. </w:t>
      </w:r>
      <w:r w:rsidR="004E28B1" w:rsidRPr="004E28B1">
        <w:rPr>
          <w:b/>
          <w:bCs/>
          <w:noProof/>
        </w:rPr>
        <w:t>Advanced Search</w:t>
      </w:r>
      <w:r w:rsidR="004E28B1" w:rsidRPr="004E28B1">
        <w:rPr>
          <w:noProof/>
        </w:rPr>
        <w:t xml:space="preserve">. Disponível em: &lt;https://dl.acm.org/search/advanced&gt;. Acesso em: 5 maio. 2020. </w:t>
      </w:r>
    </w:p>
    <w:p w14:paraId="3B02FDC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ACM RECSYS COMMUNITY. </w:t>
      </w:r>
      <w:r w:rsidRPr="004E28B1">
        <w:rPr>
          <w:b/>
          <w:bCs/>
          <w:noProof/>
        </w:rPr>
        <w:t>RecSys – ACM Recommender Systems</w:t>
      </w:r>
      <w:r w:rsidRPr="004E28B1">
        <w:rPr>
          <w:noProof/>
        </w:rPr>
        <w:t xml:space="preserve">. Disponível em: &lt;https://recsys.acm.org/&gt;. Acesso em: 28 abr. 2020. </w:t>
      </w:r>
    </w:p>
    <w:p w14:paraId="7CCDF408"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HATNAGAR, V. </w:t>
      </w:r>
      <w:r w:rsidRPr="004E28B1">
        <w:rPr>
          <w:b/>
          <w:bCs/>
          <w:noProof/>
        </w:rPr>
        <w:t>Collaborative filtering using data mining and analysis</w:t>
      </w:r>
      <w:r w:rsidRPr="004E28B1">
        <w:rPr>
          <w:noProof/>
        </w:rPr>
        <w:t xml:space="preserve">. [s.l: s.n.]. </w:t>
      </w:r>
    </w:p>
    <w:p w14:paraId="0417E114"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BORJA, K.; DIERINGER, S. Streaming or stealing? The complementary features between music streaming and music piracy. </w:t>
      </w:r>
      <w:r w:rsidRPr="004E28B1">
        <w:rPr>
          <w:b/>
          <w:bCs/>
          <w:noProof/>
        </w:rPr>
        <w:t>Journal of Retailing and Consumer Services</w:t>
      </w:r>
      <w:r w:rsidRPr="004E28B1">
        <w:rPr>
          <w:noProof/>
        </w:rPr>
        <w:t xml:space="preserve">, v. 32, p. 86–95, 2016. </w:t>
      </w:r>
    </w:p>
    <w:p w14:paraId="23226DA5"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DIETMAR, J. et al. </w:t>
      </w:r>
      <w:r w:rsidRPr="004E28B1">
        <w:rPr>
          <w:b/>
          <w:bCs/>
          <w:noProof/>
        </w:rPr>
        <w:t>Recommendation system -An Introduction</w:t>
      </w:r>
      <w:r w:rsidRPr="004E28B1">
        <w:rPr>
          <w:noProof/>
        </w:rPr>
        <w:t>. [s.l: s.n.]. v. 91</w:t>
      </w:r>
    </w:p>
    <w:p w14:paraId="7AD52150"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ERIKSSON, M. et al. </w:t>
      </w:r>
      <w:r w:rsidRPr="004E28B1">
        <w:rPr>
          <w:b/>
          <w:bCs/>
          <w:noProof/>
        </w:rPr>
        <w:t>Spotify Teardown</w:t>
      </w:r>
      <w:r w:rsidRPr="004E28B1">
        <w:rPr>
          <w:noProof/>
        </w:rPr>
        <w:t xml:space="preserve">. [s.l.] MIT Press, 2019. </w:t>
      </w:r>
    </w:p>
    <w:p w14:paraId="5D6BFA1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FALK, K. </w:t>
      </w:r>
      <w:r w:rsidRPr="004E28B1">
        <w:rPr>
          <w:b/>
          <w:bCs/>
          <w:noProof/>
        </w:rPr>
        <w:t>Practical Recommender Systems</w:t>
      </w:r>
      <w:r w:rsidRPr="004E28B1">
        <w:rPr>
          <w:noProof/>
        </w:rPr>
        <w:t xml:space="preserve">. [s.l: s.n.]. </w:t>
      </w:r>
    </w:p>
    <w:p w14:paraId="126714B6"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IFPI. </w:t>
      </w:r>
      <w:r w:rsidRPr="004E28B1">
        <w:rPr>
          <w:b/>
          <w:bCs/>
          <w:noProof/>
        </w:rPr>
        <w:t>IFPI Global Music Report 2019</w:t>
      </w:r>
      <w:r w:rsidRPr="004E28B1">
        <w:rPr>
          <w:noProof/>
        </w:rPr>
        <w:t xml:space="preserve">. Disponível em: &lt;https://www.ifpi.org/news/IFPI-GLOBAL-MUSIC-REPORT-2019&gt;. </w:t>
      </w:r>
    </w:p>
    <w:p w14:paraId="17924C5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LUINI, B. J. R.; WHITMAN, A. E.; DATE, P. </w:t>
      </w:r>
      <w:r w:rsidRPr="004E28B1">
        <w:rPr>
          <w:b/>
          <w:bCs/>
          <w:noProof/>
        </w:rPr>
        <w:t>Streaming Audio: The FezGuys’ Guide</w:t>
      </w:r>
      <w:r w:rsidRPr="004E28B1">
        <w:rPr>
          <w:noProof/>
        </w:rPr>
        <w:t xml:space="preserve">. [s.l: s.n.]. </w:t>
      </w:r>
    </w:p>
    <w:p w14:paraId="62880869"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MURARO, R. M. </w:t>
      </w:r>
      <w:r w:rsidRPr="004E28B1">
        <w:rPr>
          <w:b/>
          <w:bCs/>
          <w:noProof/>
        </w:rPr>
        <w:t>Os avanços tecnológicos e o futuro da humanidade</w:t>
      </w:r>
      <w:r w:rsidRPr="004E28B1">
        <w:rPr>
          <w:noProof/>
        </w:rPr>
        <w:t xml:space="preserve">Querendo ser Deus, , 2009. </w:t>
      </w:r>
    </w:p>
    <w:p w14:paraId="17B79DAE"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NIWA, H. </w:t>
      </w:r>
      <w:r w:rsidRPr="004E28B1">
        <w:rPr>
          <w:b/>
          <w:bCs/>
          <w:noProof/>
        </w:rPr>
        <w:t>Streaming Systems</w:t>
      </w:r>
      <w:r w:rsidRPr="004E28B1">
        <w:rPr>
          <w:noProof/>
        </w:rPr>
        <w:t>. [s.l.] O’Reilly Media, 2018. v. 134</w:t>
      </w:r>
    </w:p>
    <w:p w14:paraId="7A28E783"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ESNICK, PAUL AND VARIAN, H. R. Recommender Systems. </w:t>
      </w:r>
      <w:r w:rsidRPr="004E28B1">
        <w:rPr>
          <w:b/>
          <w:bCs/>
          <w:noProof/>
        </w:rPr>
        <w:t>Communications of the ACM</w:t>
      </w:r>
      <w:r w:rsidRPr="004E28B1">
        <w:rPr>
          <w:noProof/>
        </w:rPr>
        <w:t xml:space="preserve">, v. 40, n. 4, p. 56–58, 1997. </w:t>
      </w:r>
    </w:p>
    <w:p w14:paraId="0E467B7D"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RICCI, F.; ROKACH, L.; SHAPIRA, B. </w:t>
      </w:r>
      <w:r w:rsidRPr="004E28B1">
        <w:rPr>
          <w:b/>
          <w:bCs/>
          <w:noProof/>
        </w:rPr>
        <w:t>Recommender Systems Handbook</w:t>
      </w:r>
      <w:r w:rsidRPr="004E28B1">
        <w:rPr>
          <w:noProof/>
        </w:rPr>
        <w:t xml:space="preserve">. [s.l: s.n.]. </w:t>
      </w:r>
    </w:p>
    <w:p w14:paraId="40FC174B" w14:textId="77777777" w:rsidR="004E28B1" w:rsidRPr="004E28B1" w:rsidRDefault="004E28B1" w:rsidP="004E28B1">
      <w:pPr>
        <w:widowControl w:val="0"/>
        <w:autoSpaceDE w:val="0"/>
        <w:autoSpaceDN w:val="0"/>
        <w:adjustRightInd w:val="0"/>
        <w:spacing w:before="120" w:after="120" w:line="240" w:lineRule="auto"/>
        <w:rPr>
          <w:noProof/>
        </w:rPr>
      </w:pPr>
      <w:r w:rsidRPr="004E28B1">
        <w:rPr>
          <w:noProof/>
        </w:rPr>
        <w:t xml:space="preserve">UNIVERSIDADE FEDERAL DO CEARA. </w:t>
      </w:r>
      <w:r w:rsidRPr="004E28B1">
        <w:rPr>
          <w:b/>
          <w:bCs/>
          <w:noProof/>
        </w:rPr>
        <w:t>A Magnetorresistência Gigante</w:t>
      </w:r>
      <w:r w:rsidRPr="004E28B1">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4"/>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2EC59" w14:textId="77777777" w:rsidR="00AB32DD" w:rsidRDefault="00AB32DD">
      <w:r>
        <w:separator/>
      </w:r>
    </w:p>
    <w:p w14:paraId="2BC216F6" w14:textId="77777777" w:rsidR="00AB32DD" w:rsidRDefault="00AB32DD"/>
    <w:p w14:paraId="4FF792E3" w14:textId="77777777" w:rsidR="00AB32DD" w:rsidRDefault="00AB32DD"/>
    <w:p w14:paraId="67CAFF28" w14:textId="77777777" w:rsidR="00AB32DD" w:rsidRDefault="00AB32DD"/>
    <w:p w14:paraId="71AB8290" w14:textId="77777777" w:rsidR="00AB32DD" w:rsidRDefault="00AB32DD"/>
    <w:p w14:paraId="5BBCB0C4" w14:textId="77777777" w:rsidR="00AB32DD" w:rsidRDefault="00AB32DD"/>
    <w:p w14:paraId="70D6431D" w14:textId="77777777" w:rsidR="00AB32DD" w:rsidRDefault="00AB32DD"/>
    <w:p w14:paraId="66D9AFA9" w14:textId="77777777" w:rsidR="00AB32DD" w:rsidRDefault="00AB32DD"/>
    <w:p w14:paraId="4834D79C" w14:textId="77777777" w:rsidR="00AB32DD" w:rsidRDefault="00AB32DD"/>
    <w:p w14:paraId="2E40671F" w14:textId="77777777" w:rsidR="00AB32DD" w:rsidRDefault="00AB32DD"/>
    <w:p w14:paraId="77C0D5DE" w14:textId="77777777" w:rsidR="00AB32DD" w:rsidRDefault="00AB32DD"/>
    <w:p w14:paraId="3BD99C09" w14:textId="77777777" w:rsidR="00AB32DD" w:rsidRDefault="00AB32DD" w:rsidP="00D50112"/>
    <w:p w14:paraId="2643DED0" w14:textId="77777777" w:rsidR="00AB32DD" w:rsidRDefault="00AB32DD" w:rsidP="00D50112"/>
    <w:p w14:paraId="14C7875D" w14:textId="77777777" w:rsidR="00AB32DD" w:rsidRDefault="00AB32DD" w:rsidP="00AA3382"/>
  </w:endnote>
  <w:endnote w:type="continuationSeparator" w:id="0">
    <w:p w14:paraId="42B13656" w14:textId="77777777" w:rsidR="00AB32DD" w:rsidRDefault="00AB32DD">
      <w:r>
        <w:continuationSeparator/>
      </w:r>
    </w:p>
    <w:p w14:paraId="237E5B15" w14:textId="77777777" w:rsidR="00AB32DD" w:rsidRDefault="00AB32DD"/>
    <w:p w14:paraId="4179064D" w14:textId="77777777" w:rsidR="00AB32DD" w:rsidRDefault="00AB32DD"/>
    <w:p w14:paraId="5AF3915C" w14:textId="77777777" w:rsidR="00AB32DD" w:rsidRDefault="00AB32DD"/>
    <w:p w14:paraId="4D1C6B03" w14:textId="77777777" w:rsidR="00AB32DD" w:rsidRDefault="00AB32DD"/>
    <w:p w14:paraId="56421DD7" w14:textId="77777777" w:rsidR="00AB32DD" w:rsidRDefault="00AB32DD"/>
    <w:p w14:paraId="417FB372" w14:textId="77777777" w:rsidR="00AB32DD" w:rsidRDefault="00AB32DD"/>
    <w:p w14:paraId="5B13FD4C" w14:textId="77777777" w:rsidR="00AB32DD" w:rsidRDefault="00AB32DD"/>
    <w:p w14:paraId="28E92121" w14:textId="77777777" w:rsidR="00AB32DD" w:rsidRDefault="00AB32DD"/>
    <w:p w14:paraId="12A8C4A2" w14:textId="77777777" w:rsidR="00AB32DD" w:rsidRDefault="00AB32DD"/>
    <w:p w14:paraId="6F8C45ED" w14:textId="77777777" w:rsidR="00AB32DD" w:rsidRDefault="00AB32DD"/>
    <w:p w14:paraId="73639572" w14:textId="77777777" w:rsidR="00AB32DD" w:rsidRDefault="00AB32DD" w:rsidP="00D50112"/>
    <w:p w14:paraId="4E693C76" w14:textId="77777777" w:rsidR="00AB32DD" w:rsidRDefault="00AB32DD" w:rsidP="00D50112"/>
    <w:p w14:paraId="3641530F" w14:textId="77777777" w:rsidR="00AB32DD" w:rsidRDefault="00AB32DD"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7B4BE8" w14:textId="77777777" w:rsidR="00AB32DD" w:rsidRDefault="00AB32DD">
      <w:r>
        <w:separator/>
      </w:r>
    </w:p>
    <w:p w14:paraId="161BFA58" w14:textId="77777777" w:rsidR="00AB32DD" w:rsidRDefault="00AB32DD"/>
    <w:p w14:paraId="4A5FCD92" w14:textId="77777777" w:rsidR="00AB32DD" w:rsidRDefault="00AB32DD" w:rsidP="00D50112"/>
    <w:p w14:paraId="585E3E71" w14:textId="77777777" w:rsidR="00AB32DD" w:rsidRDefault="00AB32DD" w:rsidP="00D50112"/>
    <w:p w14:paraId="328E5E2D" w14:textId="77777777" w:rsidR="00AB32DD" w:rsidRDefault="00AB32DD" w:rsidP="00AA3382"/>
  </w:footnote>
  <w:footnote w:type="continuationSeparator" w:id="0">
    <w:p w14:paraId="48073396" w14:textId="77777777" w:rsidR="00AB32DD" w:rsidRDefault="00AB32DD">
      <w:r>
        <w:continuationSeparator/>
      </w:r>
    </w:p>
    <w:p w14:paraId="5752CF6B" w14:textId="77777777" w:rsidR="00AB32DD" w:rsidRDefault="00AB32DD"/>
    <w:p w14:paraId="1EEC121E" w14:textId="77777777" w:rsidR="00AB32DD" w:rsidRDefault="00AB32DD"/>
    <w:p w14:paraId="617FBEFF" w14:textId="77777777" w:rsidR="00AB32DD" w:rsidRDefault="00AB32DD"/>
    <w:p w14:paraId="7CCF1C04" w14:textId="77777777" w:rsidR="00AB32DD" w:rsidRDefault="00AB32DD"/>
    <w:p w14:paraId="3072CE6C" w14:textId="77777777" w:rsidR="00AB32DD" w:rsidRDefault="00AB32DD"/>
    <w:p w14:paraId="3F65E093" w14:textId="77777777" w:rsidR="00AB32DD" w:rsidRDefault="00AB32DD"/>
    <w:p w14:paraId="42652AFD" w14:textId="77777777" w:rsidR="00AB32DD" w:rsidRDefault="00AB32DD"/>
    <w:p w14:paraId="3E2EFF9B" w14:textId="77777777" w:rsidR="00AB32DD" w:rsidRDefault="00AB32DD"/>
    <w:p w14:paraId="2C10B307" w14:textId="77777777" w:rsidR="00AB32DD" w:rsidRDefault="00AB32DD"/>
    <w:p w14:paraId="17B0E598" w14:textId="77777777" w:rsidR="00AB32DD" w:rsidRDefault="00AB32DD"/>
    <w:p w14:paraId="7864A7B8" w14:textId="77777777" w:rsidR="00AB32DD" w:rsidRDefault="00AB32DD" w:rsidP="00D50112"/>
    <w:p w14:paraId="48834431" w14:textId="77777777" w:rsidR="00AB32DD" w:rsidRDefault="00AB32DD" w:rsidP="00D50112"/>
    <w:p w14:paraId="6EDBD980" w14:textId="77777777" w:rsidR="00AB32DD" w:rsidRDefault="00AB32DD"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103B48"/>
    <w:rsid w:val="0011263A"/>
    <w:rsid w:val="00127E72"/>
    <w:rsid w:val="00130BE8"/>
    <w:rsid w:val="00133319"/>
    <w:rsid w:val="00171833"/>
    <w:rsid w:val="00192084"/>
    <w:rsid w:val="001956E6"/>
    <w:rsid w:val="001B337E"/>
    <w:rsid w:val="00201E61"/>
    <w:rsid w:val="002337EE"/>
    <w:rsid w:val="00251E4B"/>
    <w:rsid w:val="00261EE2"/>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B1F3F"/>
    <w:rsid w:val="003B78E9"/>
    <w:rsid w:val="003C49D3"/>
    <w:rsid w:val="003C5B9A"/>
    <w:rsid w:val="00404658"/>
    <w:rsid w:val="00420B24"/>
    <w:rsid w:val="00431A87"/>
    <w:rsid w:val="00432821"/>
    <w:rsid w:val="0044657D"/>
    <w:rsid w:val="00451818"/>
    <w:rsid w:val="0046022D"/>
    <w:rsid w:val="004625D3"/>
    <w:rsid w:val="00471239"/>
    <w:rsid w:val="00473AC1"/>
    <w:rsid w:val="0048499C"/>
    <w:rsid w:val="004874B9"/>
    <w:rsid w:val="004A03D3"/>
    <w:rsid w:val="004A223B"/>
    <w:rsid w:val="004A3C17"/>
    <w:rsid w:val="004A66A0"/>
    <w:rsid w:val="004B4715"/>
    <w:rsid w:val="004C6DA1"/>
    <w:rsid w:val="004E0B1F"/>
    <w:rsid w:val="004E0DF9"/>
    <w:rsid w:val="004E28B1"/>
    <w:rsid w:val="004F05A8"/>
    <w:rsid w:val="004F1C5F"/>
    <w:rsid w:val="004F2D0D"/>
    <w:rsid w:val="004F4DEE"/>
    <w:rsid w:val="0052001A"/>
    <w:rsid w:val="00531803"/>
    <w:rsid w:val="00533066"/>
    <w:rsid w:val="00543968"/>
    <w:rsid w:val="005479E6"/>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901B6"/>
    <w:rsid w:val="007B0815"/>
    <w:rsid w:val="007B3596"/>
    <w:rsid w:val="007B7343"/>
    <w:rsid w:val="007C4305"/>
    <w:rsid w:val="007C4395"/>
    <w:rsid w:val="007D49DC"/>
    <w:rsid w:val="007E340A"/>
    <w:rsid w:val="007E551A"/>
    <w:rsid w:val="007E7BCB"/>
    <w:rsid w:val="007F00BA"/>
    <w:rsid w:val="007F43C8"/>
    <w:rsid w:val="00804534"/>
    <w:rsid w:val="0082677E"/>
    <w:rsid w:val="00830086"/>
    <w:rsid w:val="0083110C"/>
    <w:rsid w:val="0085482E"/>
    <w:rsid w:val="0085540B"/>
    <w:rsid w:val="008577C2"/>
    <w:rsid w:val="008647B7"/>
    <w:rsid w:val="00870D6F"/>
    <w:rsid w:val="008740F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3B55"/>
    <w:rsid w:val="00913C91"/>
    <w:rsid w:val="00933820"/>
    <w:rsid w:val="00936FA8"/>
    <w:rsid w:val="00953828"/>
    <w:rsid w:val="00992898"/>
    <w:rsid w:val="009A3E26"/>
    <w:rsid w:val="009D1033"/>
    <w:rsid w:val="009E1FD9"/>
    <w:rsid w:val="009E399F"/>
    <w:rsid w:val="009F77DC"/>
    <w:rsid w:val="00A024EB"/>
    <w:rsid w:val="00A17F3D"/>
    <w:rsid w:val="00A3415D"/>
    <w:rsid w:val="00A34E19"/>
    <w:rsid w:val="00A478F0"/>
    <w:rsid w:val="00A5403F"/>
    <w:rsid w:val="00A60E8F"/>
    <w:rsid w:val="00A95940"/>
    <w:rsid w:val="00AA3382"/>
    <w:rsid w:val="00AA4553"/>
    <w:rsid w:val="00AB2F1B"/>
    <w:rsid w:val="00AB32DD"/>
    <w:rsid w:val="00AB5053"/>
    <w:rsid w:val="00AC5E67"/>
    <w:rsid w:val="00AF789C"/>
    <w:rsid w:val="00B0079B"/>
    <w:rsid w:val="00B07096"/>
    <w:rsid w:val="00B15B79"/>
    <w:rsid w:val="00B234FD"/>
    <w:rsid w:val="00B3145F"/>
    <w:rsid w:val="00B34139"/>
    <w:rsid w:val="00B35EFA"/>
    <w:rsid w:val="00B42753"/>
    <w:rsid w:val="00B56E67"/>
    <w:rsid w:val="00B7418F"/>
    <w:rsid w:val="00B80680"/>
    <w:rsid w:val="00B80B8D"/>
    <w:rsid w:val="00B825A2"/>
    <w:rsid w:val="00B9416A"/>
    <w:rsid w:val="00BA1B75"/>
    <w:rsid w:val="00BA5F0F"/>
    <w:rsid w:val="00BB2B89"/>
    <w:rsid w:val="00BC0A63"/>
    <w:rsid w:val="00BD0ECD"/>
    <w:rsid w:val="00BD3865"/>
    <w:rsid w:val="00C17E2C"/>
    <w:rsid w:val="00C23C70"/>
    <w:rsid w:val="00C34F8D"/>
    <w:rsid w:val="00C4780B"/>
    <w:rsid w:val="00C53548"/>
    <w:rsid w:val="00C629BC"/>
    <w:rsid w:val="00C648F5"/>
    <w:rsid w:val="00C71C42"/>
    <w:rsid w:val="00C73ED4"/>
    <w:rsid w:val="00C7667F"/>
    <w:rsid w:val="00CA0DDE"/>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1121"/>
    <w:rsid w:val="00DA05B5"/>
    <w:rsid w:val="00DB49E1"/>
    <w:rsid w:val="00DC1D1F"/>
    <w:rsid w:val="00DE09F4"/>
    <w:rsid w:val="00DE11A3"/>
    <w:rsid w:val="00DE310A"/>
    <w:rsid w:val="00DE5F15"/>
    <w:rsid w:val="00DF3A09"/>
    <w:rsid w:val="00E02E2F"/>
    <w:rsid w:val="00E062AB"/>
    <w:rsid w:val="00E377FC"/>
    <w:rsid w:val="00E40A80"/>
    <w:rsid w:val="00E54DB7"/>
    <w:rsid w:val="00E61BDD"/>
    <w:rsid w:val="00E6306C"/>
    <w:rsid w:val="00E645BB"/>
    <w:rsid w:val="00E64938"/>
    <w:rsid w:val="00E974DB"/>
    <w:rsid w:val="00EB1D0E"/>
    <w:rsid w:val="00EC11B4"/>
    <w:rsid w:val="00ED4DA3"/>
    <w:rsid w:val="00EE2977"/>
    <w:rsid w:val="00EE5AC3"/>
    <w:rsid w:val="00F13211"/>
    <w:rsid w:val="00F13431"/>
    <w:rsid w:val="00F34B49"/>
    <w:rsid w:val="00F35A56"/>
    <w:rsid w:val="00F5664D"/>
    <w:rsid w:val="00F66337"/>
    <w:rsid w:val="00F77B75"/>
    <w:rsid w:val="00F84662"/>
    <w:rsid w:val="00F97DFA"/>
    <w:rsid w:val="00FA13B1"/>
    <w:rsid w:val="00FA70D8"/>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l.acm.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5.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9DF73A-13D5-4C8C-B7EA-E1E9774D2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9</TotalTime>
  <Pages>23</Pages>
  <Words>8750</Words>
  <Characters>47255</Characters>
  <Application>Microsoft Office Word</Application>
  <DocSecurity>0</DocSecurity>
  <Lines>393</Lines>
  <Paragraphs>11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589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04</cp:revision>
  <cp:lastPrinted>2003-10-22T01:33:00Z</cp:lastPrinted>
  <dcterms:created xsi:type="dcterms:W3CDTF">2018-05-30T22:47:00Z</dcterms:created>
  <dcterms:modified xsi:type="dcterms:W3CDTF">2020-05-05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